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24534E04"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r w:rsidR="00CB33B0">
        <w:t>Skidpad</w:t>
      </w:r>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0E0B7EDE" w:rsidR="00805217" w:rsidRDefault="00805217" w:rsidP="00805217">
      <w:pPr>
        <w:pStyle w:val="Lgende"/>
        <w:jc w:val="center"/>
      </w:pPr>
      <w:r>
        <w:t xml:space="preserve">Figure </w:t>
      </w:r>
      <w:r>
        <w:fldChar w:fldCharType="begin"/>
      </w:r>
      <w:r>
        <w:instrText xml:space="preserve"> SEQ Figure \* ARABIC </w:instrText>
      </w:r>
      <w:r>
        <w:fldChar w:fldCharType="separate"/>
      </w:r>
      <w:r w:rsidR="009A6F95">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48A15F91"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0D0597">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formula student team of the HES-SO Valais Wallis. It was created in the spring of 2022 by a group of students. The </w:t>
      </w:r>
      <w:r w:rsidR="00CB33B0">
        <w:rPr>
          <w:rFonts w:asciiTheme="minorHAnsi" w:eastAsiaTheme="minorHAnsi" w:hAnsiTheme="minorHAnsi" w:cstheme="minorBidi"/>
          <w:sz w:val="22"/>
          <w:szCs w:val="22"/>
        </w:rPr>
        <w:t>team’s first car</w:t>
      </w:r>
      <w:r w:rsidRPr="00E92538">
        <w:rPr>
          <w:rFonts w:asciiTheme="minorHAnsi" w:eastAsiaTheme="minorHAnsi" w:hAnsiTheme="minorHAnsi" w:cstheme="minorBidi"/>
          <w:sz w:val="22"/>
          <w:szCs w:val="22"/>
        </w:rPr>
        <w:t xml:space="preserve"> will take part in the races of summer 2023</w:t>
      </w:r>
      <w:r w:rsidR="00CB33B0">
        <w:rPr>
          <w:rFonts w:asciiTheme="minorHAnsi" w:eastAsiaTheme="minorHAnsi" w:hAnsiTheme="minorHAnsi" w:cstheme="minorBidi"/>
          <w:sz w:val="22"/>
          <w:szCs w:val="22"/>
        </w:rPr>
        <w:t>,</w:t>
      </w:r>
      <w:r w:rsidRPr="00E92538">
        <w:rPr>
          <w:rFonts w:asciiTheme="minorHAnsi" w:eastAsiaTheme="minorHAnsi" w:hAnsiTheme="minorHAnsi" w:cstheme="minorBidi"/>
          <w:sz w:val="22"/>
          <w:szCs w:val="22"/>
        </w:rPr>
        <w:t xml:space="preserve"> and the telemetry system developed in this thesis will be used on the next car for the races of summer 2024.</w:t>
      </w:r>
    </w:p>
    <w:p w14:paraId="673979EA" w14:textId="77777777" w:rsidR="00E92538" w:rsidRPr="00E92538" w:rsidRDefault="00E92538" w:rsidP="00E92538"/>
    <w:p w14:paraId="0A6D7CA7" w14:textId="3598630A" w:rsidR="00F3545D" w:rsidRDefault="00E92538" w:rsidP="00F3545D">
      <w:pPr>
        <w:pStyle w:val="Titre2"/>
      </w:pPr>
      <w:r>
        <w:t>Objective</w:t>
      </w:r>
      <w:r w:rsidR="00F3545D">
        <w:t>s</w:t>
      </w:r>
    </w:p>
    <w:p w14:paraId="2658DDC6" w14:textId="6296D640"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 Etc. Direct visualization of measurements also allows problems to be identified before they can cause an accident.</w:t>
      </w:r>
    </w:p>
    <w:p w14:paraId="3796FDF0" w14:textId="77777777" w:rsidR="00CB33B0" w:rsidRPr="00F3545D" w:rsidRDefault="00CB33B0" w:rsidP="00F3545D"/>
    <w:p w14:paraId="5BAEEEAB" w14:textId="77777777" w:rsidR="00CB33B0" w:rsidRDefault="00CB33B0" w:rsidP="00E92538">
      <w:r w:rsidRPr="00CB33B0">
        <w:lastRenderedPageBreak/>
        <w:t>This project aims to develop and test a telemetry system for the Formula Student car of the HES-SO Valais-Wallis. This thesis deals with the embedded part of the system and the communication with the 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4A342479" w:rsidR="00E0741A" w:rsidRDefault="00805FA4" w:rsidP="00805FA4">
      <w:pPr>
        <w:pStyle w:val="Lgende"/>
        <w:jc w:val="center"/>
      </w:pPr>
      <w:r>
        <w:t xml:space="preserve">Figure </w:t>
      </w:r>
      <w:r>
        <w:fldChar w:fldCharType="begin"/>
      </w:r>
      <w:r>
        <w:instrText xml:space="preserve"> SEQ Figure \* ARABIC </w:instrText>
      </w:r>
      <w:r>
        <w:fldChar w:fldCharType="separate"/>
      </w:r>
      <w:r w:rsidR="009A6F95">
        <w:rPr>
          <w:noProof/>
        </w:rPr>
        <w:t>2</w:t>
      </w:r>
      <w:r>
        <w:fldChar w:fldCharType="end"/>
      </w:r>
      <w:r>
        <w:t xml:space="preserve">: </w:t>
      </w:r>
      <w:r w:rsidR="00CB21D0">
        <w:t>Alpe Adria Circuit</w:t>
      </w:r>
    </w:p>
    <w:p w14:paraId="1866129A" w14:textId="77777777" w:rsidR="001D5240" w:rsidRDefault="001D5240" w:rsidP="001D5240"/>
    <w:p w14:paraId="2164499C" w14:textId="14C61048" w:rsidR="004A6BF2" w:rsidRDefault="004A6BF2" w:rsidP="001D5240">
      <w:r>
        <w:t xml:space="preserve">The telemetry device must communicate </w:t>
      </w:r>
      <w:r w:rsidR="00B826F3" w:rsidRPr="00B826F3">
        <w:t>via the car's CAN bus with the sensors, the BMS, and the Inverter</w:t>
      </w:r>
      <w:r>
        <w:t>. A GPS must be integrated into the system. A transmission technology must be chosen for the direct visualization of the data</w:t>
      </w:r>
      <w:r w:rsidR="00B826F3">
        <w:t>,</w:t>
      </w:r>
      <w:r>
        <w:t xml:space="preserve"> and the system must also store the data on a microSD card.</w:t>
      </w:r>
    </w:p>
    <w:p w14:paraId="70C8899F" w14:textId="77777777" w:rsidR="006B65D5" w:rsidRPr="00815419" w:rsidRDefault="006B65D5" w:rsidP="001D5240"/>
    <w:p w14:paraId="3813EA49" w14:textId="77777777" w:rsidR="00C72147" w:rsidRPr="00815419" w:rsidRDefault="00C72147" w:rsidP="001D5240"/>
    <w:p w14:paraId="0B0D1560" w14:textId="694FB1FC" w:rsidR="004A6BF2" w:rsidRDefault="004A6BF2" w:rsidP="004A6BF2">
      <w:pPr>
        <w:pStyle w:val="Titre2"/>
      </w:pPr>
      <w:r>
        <w:t>State of the art</w:t>
      </w:r>
    </w:p>
    <w:p w14:paraId="2CC9139D" w14:textId="6EB0D263"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The telemetry needs to be embedded in a vehicle for this use case</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needs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lastRenderedPageBreak/>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02D6934F" w14:textId="172C51DC" w:rsidR="006F4DFC" w:rsidRDefault="00282941" w:rsidP="007A7576">
      <w:pPr>
        <w:spacing w:before="100" w:beforeAutospacing="1" w:after="100" w:afterAutospacing="1" w:line="240" w:lineRule="auto"/>
        <w:jc w:val="left"/>
      </w:pPr>
      <w:r w:rsidRPr="00282941">
        <w:t xml:space="preserve">The transmission process is the other key point of the telemetry system. Many transmission processes could be used for this purpose. A standard 433 MHz RF transmission can send data through the air at a reasonable range. Many wireless devices use this transmission method with a dedicated protocol. Otherwise, there are many transmission protocols used for remote data transmission. For example, Wi-Fi is one of the most common transmission protocols. Every laptop, smartphone Etc, uses it. LoRaWAN is a protocol used with LoRa technology that enables long-range communication. Many IoT (Internet of Things) </w:t>
      </w:r>
      <w:r>
        <w:t>applications</w:t>
      </w:r>
      <w:r w:rsidRPr="00282941">
        <w:t xml:space="preserve"> use this protocol to communicate.</w:t>
      </w:r>
    </w:p>
    <w:p w14:paraId="58C88BC9" w14:textId="77777777" w:rsidR="00787F3E" w:rsidRDefault="00B21717" w:rsidP="00B21717">
      <w:pPr>
        <w:spacing w:before="100" w:beforeAutospacing="1" w:after="100" w:afterAutospacing="1" w:line="240" w:lineRule="auto"/>
        <w:jc w:val="left"/>
      </w:pPr>
      <w:r w:rsidRPr="00B21717">
        <w:t xml:space="preserve">The last component of a Telemetry system is the processing unit. The processing unit on almost every telemetry system is a software on a PC. The processing unit displays for the user and allows him to </w:t>
      </w:r>
      <w:proofErr w:type="spellStart"/>
      <w:r w:rsidRPr="00B21717">
        <w:t>analyze</w:t>
      </w:r>
      <w:proofErr w:type="spellEnd"/>
      <w:r w:rsidRPr="00B21717">
        <w:t xml:space="preserve"> the measurements made by the sensors and transmitted by the telemetry system. The processing units could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7DA557F7" w:rsidR="00D12171" w:rsidRPr="00D12171" w:rsidRDefault="00787F3E" w:rsidP="00D12171">
      <w:pPr>
        <w:pStyle w:val="Titre2"/>
      </w:pPr>
      <w:r>
        <w:t>Planning</w:t>
      </w:r>
    </w:p>
    <w:p w14:paraId="6B9BABE4" w14:textId="77777777" w:rsidR="00D12171" w:rsidRDefault="00D12171" w:rsidP="00B21717">
      <w:pPr>
        <w:spacing w:before="100" w:beforeAutospacing="1" w:after="100" w:afterAutospacing="1" w:line="240" w:lineRule="auto"/>
        <w:jc w:val="left"/>
      </w:pPr>
      <w:r w:rsidRPr="00D12171">
        <w:rPr>
          <w:noProof/>
        </w:rPr>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3F10ACBD" w14:textId="4F29B3F0" w:rsidR="009703EE" w:rsidRPr="009703EE"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The next three weeks were devoted to developing the electronic board. The fourth week in the "Hardware" section corresponds to the time to manufacture the electronic board. The remaining time was devoted to programming the telemetry system. A detailed schedule is available in the appendix. </w:t>
      </w:r>
      <w:r w:rsidR="009703EE"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r>
        <w:t>433 MHz RF</w:t>
      </w:r>
    </w:p>
    <w:p w14:paraId="595AD59A" w14:textId="5AC3BF10" w:rsidR="00DA7634"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ith Wi-Fi communication, the car will need to reconnect to the hotspot, which takes a little time.</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2D54711D"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9A6F95">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59014E9D"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p>
    <w:p w14:paraId="0D94558D" w14:textId="5D1DAB83" w:rsidR="00DA7634" w:rsidRDefault="00FC5F76" w:rsidP="00FC5F76">
      <w:r>
        <w:t>T</w:t>
      </w:r>
      <w:r w:rsidRPr="00FC5F76">
        <w:t xml:space="preserve">he only disadvantage of </w:t>
      </w:r>
      <w:r>
        <w:t>Wi-Fi</w:t>
      </w:r>
      <w:r w:rsidRPr="00FC5F76">
        <w:t xml:space="preserve"> communication is the range, which will be more difficult to reach</w:t>
      </w:r>
      <w:r>
        <w:t>.</w:t>
      </w:r>
      <w:r w:rsidR="00F441AB">
        <w:t xml:space="preserve"> </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17FBC488"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9A6F95">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3FA15270" w:rsidR="005368B7" w:rsidRDefault="00D334C2" w:rsidP="005368B7">
      <w:pPr>
        <w:pStyle w:val="Titre2"/>
        <w:numPr>
          <w:ilvl w:val="0"/>
          <w:numId w:val="0"/>
        </w:numPr>
        <w:rPr>
          <w:rFonts w:asciiTheme="minorHAnsi" w:eastAsiaTheme="minorHAnsi" w:hAnsiTheme="minorHAnsi" w:cstheme="minorBidi"/>
          <w:sz w:val="22"/>
          <w:szCs w:val="22"/>
        </w:rPr>
      </w:pPr>
      <w:r>
        <w:rPr>
          <w:rFonts w:asciiTheme="minorHAnsi" w:eastAsiaTheme="minorHAnsi" w:hAnsiTheme="minorHAnsi" w:cstheme="minorBidi"/>
          <w:sz w:val="22"/>
          <w:szCs w:val="22"/>
        </w:rPr>
        <w:t>The aim of this test is</w:t>
      </w:r>
      <w:r w:rsidR="00B54D3F">
        <w:rPr>
          <w:rFonts w:asciiTheme="minorHAnsi" w:eastAsiaTheme="minorHAnsi" w:hAnsiTheme="minorHAnsi" w:cstheme="minorBidi"/>
          <w:sz w:val="22"/>
          <w:szCs w:val="22"/>
        </w:rPr>
        <w:t xml:space="preserve"> to determine</w:t>
      </w:r>
      <w:r w:rsidR="00E935A6" w:rsidRPr="00E935A6">
        <w:rPr>
          <w:rFonts w:asciiTheme="minorHAnsi" w:eastAsiaTheme="minorHAnsi" w:hAnsiTheme="minorHAnsi" w:cstheme="minorBidi"/>
          <w:sz w:val="22"/>
          <w:szCs w:val="22"/>
        </w:rPr>
        <w:t xml:space="preserve"> if a Wi-Fi connection is suitable for the </w:t>
      </w:r>
      <w:r w:rsidR="00955132">
        <w:rPr>
          <w:rFonts w:asciiTheme="minorHAnsi" w:eastAsiaTheme="minorHAnsi" w:hAnsiTheme="minorHAnsi" w:cstheme="minorBidi"/>
          <w:sz w:val="22"/>
          <w:szCs w:val="22"/>
        </w:rPr>
        <w:t xml:space="preserve">required </w:t>
      </w:r>
      <w:r w:rsidR="00E935A6"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00E935A6"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p>
    <w:p w14:paraId="2AE1D1EA" w14:textId="7343EFC1"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2B64E5">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05BF7F2" w:rsidR="00C20C5B" w:rsidRDefault="00C20C5B" w:rsidP="002B64E5">
      <w:r>
        <w:t xml:space="preserve">The laptop and the router </w:t>
      </w:r>
      <w:r w:rsidR="00B54D3F">
        <w:t>could</w:t>
      </w:r>
      <w:r>
        <w:t xml:space="preserve"> communicate successfully at 400 meter</w:t>
      </w:r>
      <w:r w:rsidR="00054FEE">
        <w:t>s</w:t>
      </w:r>
      <w:r w:rsidR="0079122F">
        <w:t xml:space="preserve"> distance</w:t>
      </w:r>
      <w:r>
        <w:t>.</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17FE5A1E"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28C51AE1" w:rsidR="00C20C5B" w:rsidRDefault="00C20C5B" w:rsidP="00C20C5B">
      <w:pPr>
        <w:pStyle w:val="Lgende"/>
        <w:jc w:val="center"/>
      </w:pPr>
      <w:r>
        <w:t xml:space="preserve">Figure </w:t>
      </w:r>
      <w:r>
        <w:fldChar w:fldCharType="begin"/>
      </w:r>
      <w:r>
        <w:instrText xml:space="preserve"> SEQ Figure \* ARABIC </w:instrText>
      </w:r>
      <w:r>
        <w:fldChar w:fldCharType="separate"/>
      </w:r>
      <w:r w:rsidR="009A6F95">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9890B58" w:rsidR="007D058E" w:rsidRDefault="00AA0E2D" w:rsidP="00AA0E2D">
      <w:pPr>
        <w:pStyle w:val="Lgende"/>
        <w:jc w:val="center"/>
      </w:pPr>
      <w:r>
        <w:t xml:space="preserve">Table </w:t>
      </w:r>
      <w:r>
        <w:fldChar w:fldCharType="begin"/>
      </w:r>
      <w:r>
        <w:instrText xml:space="preserve"> SEQ Table \* ARABIC </w:instrText>
      </w:r>
      <w:r>
        <w:fldChar w:fldCharType="separate"/>
      </w:r>
      <w:r w:rsidR="00820E54">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321A019A"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B54D3F">
        <w:t>will likely</w:t>
      </w:r>
      <w:r w:rsidRPr="00D9546B">
        <w:t xml:space="preserve"> 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0B3FA93A" w:rsidR="00623D3E" w:rsidRDefault="000A509A" w:rsidP="00D9546B">
      <w:r w:rsidRPr="000A509A">
        <w:t>Based on these two criteria, the Wi-Fi solution can already be selected.</w:t>
      </w:r>
      <w:r w:rsidR="003C196D">
        <w:t xml:space="preserve"> Moreover, the other points are </w:t>
      </w:r>
      <w:r w:rsidR="00B54D3F">
        <w:t>all the better</w:t>
      </w:r>
      <w:r w:rsidR="003C196D">
        <w:t xml:space="preserve"> with this solution.</w:t>
      </w:r>
    </w:p>
    <w:p w14:paraId="004303DB" w14:textId="7184985D" w:rsidR="003C196D" w:rsidRDefault="003C196D" w:rsidP="00D9546B">
      <w:r w:rsidRPr="003C196D">
        <w:t>The system will therefore use Wi-Fi communication with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4EE3BEE9" w14:textId="121FCDC9" w:rsidR="00BA6685" w:rsidRDefault="00BA6685" w:rsidP="00BA6685">
      <w:pPr>
        <w:jc w:val="left"/>
      </w:pPr>
      <w:r>
        <w:br w:type="page"/>
      </w:r>
    </w:p>
    <w:p w14:paraId="5E0B3457" w14:textId="53E7A24B" w:rsidR="00760C8A" w:rsidRDefault="00BA6685" w:rsidP="00760C8A">
      <w:pPr>
        <w:pStyle w:val="Titre1"/>
      </w:pPr>
      <w:r>
        <w:lastRenderedPageBreak/>
        <w:t>Hardware development</w:t>
      </w:r>
    </w:p>
    <w:p w14:paraId="1B2D1E17" w14:textId="65E6B06D" w:rsidR="00760C8A" w:rsidRDefault="00760C8A" w:rsidP="00760C8A">
      <w:pPr>
        <w:pStyle w:val="Titre2"/>
      </w:pPr>
      <w:r>
        <w:t>Bloc diagram</w:t>
      </w:r>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77777777" w:rsidR="00760C8A" w:rsidRDefault="00760C8A" w:rsidP="00760C8A">
      <w:r>
        <w:t>This diagram shows the general architecture of the telemetry system.</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r>
        <w:lastRenderedPageBreak/>
        <w:t xml:space="preserve">Main </w:t>
      </w:r>
      <w:r w:rsidR="006D08A5">
        <w:t>SoC</w:t>
      </w:r>
    </w:p>
    <w:p w14:paraId="306C4786" w14:textId="6AF3795E" w:rsidR="006D08A5" w:rsidRDefault="006D08A5" w:rsidP="006D08A5">
      <w:r>
        <w:t xml:space="preserve">An SoC (System on Chip) needs to be chosen for the project. To start to program the telemetry system before the hardware is manufactured, the SoC must be available on a </w:t>
      </w:r>
      <w:r w:rsidR="00B84650">
        <w:t>development</w:t>
      </w:r>
      <w:r>
        <w:t xml:space="preserve"> </w:t>
      </w:r>
      <w:r w:rsidR="00B84650">
        <w:t>k</w:t>
      </w:r>
      <w:r>
        <w:t>it. The Nordic nRF7002-DK is a development kit that integrates the Wi-Fi chip chosen in the Transmission Technology section. The host SoC of this kit is the nRF5340.</w:t>
      </w:r>
    </w:p>
    <w:p w14:paraId="4500BC37" w14:textId="65FADB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11F60F73" w:rsidR="00B84650" w:rsidRDefault="00B84650" w:rsidP="00B84650">
      <w:pPr>
        <w:pStyle w:val="Lgende"/>
        <w:jc w:val="center"/>
      </w:pPr>
      <w:r>
        <w:t xml:space="preserve">Figure </w:t>
      </w:r>
      <w:r>
        <w:fldChar w:fldCharType="begin"/>
      </w:r>
      <w:r>
        <w:instrText xml:space="preserve"> SEQ Figure \* ARABIC </w:instrText>
      </w:r>
      <w:r>
        <w:fldChar w:fldCharType="separate"/>
      </w:r>
      <w:r w:rsidR="009A6F95">
        <w:rPr>
          <w:noProof/>
        </w:rPr>
        <w:t>7</w:t>
      </w:r>
      <w:r>
        <w:fldChar w:fldCharType="end"/>
      </w:r>
      <w:r>
        <w:t xml:space="preserve"> :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r>
        <w:lastRenderedPageBreak/>
        <w:t>GPS Module</w:t>
      </w:r>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527E2B34" w:rsidR="00760C8A" w:rsidRDefault="00760C8A" w:rsidP="005E2F47">
      <w:r w:rsidRPr="00671FBB">
        <w:rPr>
          <w:noProof/>
        </w:rPr>
        <w:drawing>
          <wp:anchor distT="0" distB="0" distL="114300" distR="114300" simplePos="0" relativeHeight="251658240" behindDoc="1" locked="0" layoutInCell="1" allowOverlap="1" wp14:anchorId="14FF00F5" wp14:editId="757F6C54">
            <wp:simplePos x="0" y="0"/>
            <wp:positionH relativeFrom="margin">
              <wp:posOffset>4774302</wp:posOffset>
            </wp:positionH>
            <wp:positionV relativeFrom="paragraph">
              <wp:posOffset>424839</wp:posOffset>
            </wp:positionV>
            <wp:extent cx="975995" cy="962025"/>
            <wp:effectExtent l="0" t="0" r="0" b="9525"/>
            <wp:wrapTight wrapText="bothSides">
              <wp:wrapPolygon edited="0">
                <wp:start x="0" y="0"/>
                <wp:lineTo x="0" y="21386"/>
                <wp:lineTo x="21080" y="21386"/>
                <wp:lineTo x="21080" y="0"/>
                <wp:lineTo x="0" y="0"/>
              </wp:wrapPolygon>
            </wp:wrapTight>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75995" cy="962025"/>
                    </a:xfrm>
                    <a:prstGeom prst="rect">
                      <a:avLst/>
                    </a:prstGeom>
                  </pic:spPr>
                </pic:pic>
              </a:graphicData>
            </a:graphic>
            <wp14:sizeRelH relativeFrom="margin">
              <wp14:pctWidth>0</wp14:pctWidth>
            </wp14:sizeRelH>
            <wp14:sizeRelV relativeFrom="margin">
              <wp14:pctHeight>0</wp14:pctHeight>
            </wp14:sizeRelV>
          </wp:anchor>
        </w:drawing>
      </w:r>
      <w:r w:rsidR="005E2F47">
        <w:t>The telemetry system needs to include a GNSS module. U-</w:t>
      </w:r>
      <w:proofErr w:type="spellStart"/>
      <w:r w:rsidR="005E2F47">
        <w:t>Blox</w:t>
      </w:r>
      <w:proofErr w:type="spellEnd"/>
      <w:r w:rsidR="005E2F47">
        <w:t xml:space="preserve"> is a leading provider of GNSS solutions. They produce high-quality positioning chips, modules, and antennas. Three GNSS solutions were studied. </w:t>
      </w:r>
    </w:p>
    <w:p w14:paraId="0F41C6B4" w14:textId="2B576303" w:rsidR="005E2F47" w:rsidRDefault="005E2F47" w:rsidP="005E2F47">
      <w:r>
        <w:t>The first is the SAM-M10Q module. It is an all-in-one module with an internal antenna. It has a UART and an I2C interface. Integrating this module into the design is easy and straightforward.</w:t>
      </w:r>
    </w:p>
    <w:p w14:paraId="69709638" w14:textId="36CBE8EB" w:rsidR="005E2F47" w:rsidRDefault="005E2F47" w:rsidP="005E2F47"/>
    <w:p w14:paraId="5F176355" w14:textId="748E7F51" w:rsidR="005F07A2" w:rsidRDefault="00B84650" w:rsidP="005E2F47">
      <w:r w:rsidRPr="00671FBB">
        <w:rPr>
          <w:noProof/>
        </w:rPr>
        <w:drawing>
          <wp:anchor distT="0" distB="0" distL="114300" distR="114300" simplePos="0" relativeHeight="251659264" behindDoc="0" locked="0" layoutInCell="1" allowOverlap="1" wp14:anchorId="2CB1BB3C" wp14:editId="4555AB18">
            <wp:simplePos x="0" y="0"/>
            <wp:positionH relativeFrom="margin">
              <wp:align>left</wp:align>
            </wp:positionH>
            <wp:positionV relativeFrom="paragraph">
              <wp:posOffset>4445</wp:posOffset>
            </wp:positionV>
            <wp:extent cx="930275" cy="819150"/>
            <wp:effectExtent l="0" t="0" r="3175" b="0"/>
            <wp:wrapSquare wrapText="bothSides"/>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2" cstate="print">
                      <a:extLst>
                        <a:ext uri="{28A0092B-C50C-407E-A947-70E740481C1C}">
                          <a14:useLocalDpi xmlns:a14="http://schemas.microsoft.com/office/drawing/2010/main" val="0"/>
                        </a:ext>
                      </a:extLst>
                    </a:blip>
                    <a:srcRect l="9511" t="18166" r="10372" b="16873"/>
                    <a:stretch/>
                  </pic:blipFill>
                  <pic:spPr bwMode="auto">
                    <a:xfrm>
                      <a:off x="0" y="0"/>
                      <a:ext cx="930275" cy="819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F47">
        <w:t>The second option is the MAX-M10S module. The specifications of this module are simi</w:t>
      </w:r>
      <w:r w:rsidR="00D71425">
        <w:t xml:space="preserve"> </w:t>
      </w:r>
      <w:r w:rsidR="005E2F47">
        <w:t>lar to the first module. It also has a UART and an I2C interface. It, however, does not have an internal antenna. This makes it less easy to integrate into the design because GNSS external antennas are active, and HF circuitry needs to be designed.</w:t>
      </w:r>
    </w:p>
    <w:p w14:paraId="7E57E4D3" w14:textId="32D2E13B" w:rsidR="00BB36D4" w:rsidRDefault="00BB36D4" w:rsidP="005E2F47">
      <w:r w:rsidRPr="008A5BE9">
        <w:rPr>
          <w:noProof/>
        </w:rPr>
        <w:drawing>
          <wp:anchor distT="0" distB="0" distL="114300" distR="114300" simplePos="0" relativeHeight="251660288" behindDoc="1" locked="0" layoutInCell="1" allowOverlap="1" wp14:anchorId="3C6F69D5" wp14:editId="012B5470">
            <wp:simplePos x="0" y="0"/>
            <wp:positionH relativeFrom="margin">
              <wp:posOffset>4871085</wp:posOffset>
            </wp:positionH>
            <wp:positionV relativeFrom="paragraph">
              <wp:posOffset>175895</wp:posOffset>
            </wp:positionV>
            <wp:extent cx="890270" cy="901700"/>
            <wp:effectExtent l="0" t="0" r="5080" b="0"/>
            <wp:wrapSquare wrapText="bothSides"/>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90270" cy="901700"/>
                    </a:xfrm>
                    <a:prstGeom prst="rect">
                      <a:avLst/>
                    </a:prstGeom>
                  </pic:spPr>
                </pic:pic>
              </a:graphicData>
            </a:graphic>
            <wp14:sizeRelH relativeFrom="margin">
              <wp14:pctWidth>0</wp14:pctWidth>
            </wp14:sizeRelH>
            <wp14:sizeRelV relativeFrom="margin">
              <wp14:pctHeight>0</wp14:pctHeight>
            </wp14:sizeRelV>
          </wp:anchor>
        </w:drawing>
      </w:r>
    </w:p>
    <w:p w14:paraId="035DE737" w14:textId="76926B35" w:rsidR="005E2F47" w:rsidRDefault="005E2F47" w:rsidP="005E2F47">
      <w:pPr>
        <w:rPr>
          <w:noProof/>
        </w:rPr>
      </w:pPr>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r w:rsidR="008A5BE9" w:rsidRPr="008A5BE9">
        <w:rPr>
          <w:noProof/>
        </w:rPr>
        <w:t xml:space="preserve"> </w:t>
      </w:r>
    </w:p>
    <w:p w14:paraId="18384B2C" w14:textId="77777777" w:rsidR="005F07A2" w:rsidRDefault="005F07A2" w:rsidP="005E2F47"/>
    <w:p w14:paraId="15C422CB" w14:textId="2F1E5663" w:rsidR="005E2F47" w:rsidRDefault="005E2F47" w:rsidP="005E2F47">
      <w:r>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xml:space="preserve">). As the system will be placed in a housing in the car, the GNSS module needs to have an external antenna because it needs to be pointed at the sky. The first option is therefore not possible. As the system does not need to be </w:t>
      </w:r>
      <w:r w:rsidR="008A5BE9">
        <w:t>extremely</w:t>
      </w:r>
      <w:r>
        <w:t xml:space="preserve"> small, the second option (MAX-M10S) can be chosen to avoid spending too much time on developing the electronic schematics.</w:t>
      </w:r>
    </w:p>
    <w:p w14:paraId="0FDDFAE4" w14:textId="57256241" w:rsidR="00B9040B" w:rsidRDefault="005E2F47" w:rsidP="00B9040B">
      <w:pPr>
        <w:jc w:val="left"/>
        <w:rPr>
          <w:noProof/>
        </w:rPr>
      </w:pPr>
      <w:r>
        <w:t>To work with this module, the ANN-MB antenna from the same manufacturer is the best option.</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4"/>
                    <a:stretch>
                      <a:fillRect/>
                    </a:stretch>
                  </pic:blipFill>
                  <pic:spPr>
                    <a:xfrm>
                      <a:off x="0" y="0"/>
                      <a:ext cx="1743203" cy="1538979"/>
                    </a:xfrm>
                    <a:prstGeom prst="rect">
                      <a:avLst/>
                    </a:prstGeom>
                  </pic:spPr>
                </pic:pic>
              </a:graphicData>
            </a:graphic>
          </wp:inline>
        </w:drawing>
      </w:r>
    </w:p>
    <w:p w14:paraId="03AF6AA5" w14:textId="3B70127C" w:rsidR="00E0617E" w:rsidRDefault="009A6F95" w:rsidP="009A6F95">
      <w:pPr>
        <w:pStyle w:val="Lgende"/>
        <w:jc w:val="center"/>
      </w:pPr>
      <w:r>
        <w:t xml:space="preserve">Figure </w:t>
      </w:r>
      <w:r>
        <w:fldChar w:fldCharType="begin"/>
      </w:r>
      <w:r>
        <w:instrText xml:space="preserve"> SEQ Figure \* ARABIC </w:instrText>
      </w:r>
      <w:r>
        <w:fldChar w:fldCharType="separate"/>
      </w:r>
      <w:r>
        <w:rPr>
          <w:noProof/>
        </w:rPr>
        <w:t>8</w:t>
      </w:r>
      <w:r>
        <w:fldChar w:fldCharType="end"/>
      </w:r>
      <w:r>
        <w:t xml:space="preserve"> :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lastRenderedPageBreak/>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7C1220D9" w14:textId="0D460321" w:rsidR="00984E1D" w:rsidRDefault="00984E1D" w:rsidP="00984E1D">
      <w:pPr>
        <w:rPr>
          <w:noProof/>
        </w:rPr>
      </w:pPr>
      <w:r>
        <w:t>The jumper on the left side permits to isolate the module and links the UART port to a connector. This allows connecting the module directly to a computer and configuring the module with the U-</w:t>
      </w:r>
      <w:proofErr w:type="spellStart"/>
      <w:r>
        <w:t>Center</w:t>
      </w:r>
      <w:proofErr w:type="spellEnd"/>
      <w:r>
        <w:t xml:space="preserve"> software.</w:t>
      </w:r>
      <w:r w:rsidR="007F2300" w:rsidRPr="007F2300">
        <w:rPr>
          <w:noProof/>
        </w:rPr>
        <w:t xml:space="preserve"> </w:t>
      </w:r>
      <w:r w:rsidR="007F2300" w:rsidRPr="00760C8A">
        <w:rPr>
          <w:noProof/>
        </w:rPr>
        <w:drawing>
          <wp:inline distT="0" distB="0" distL="0" distR="0" wp14:anchorId="22793506" wp14:editId="235BBF9A">
            <wp:extent cx="5760720" cy="2706370"/>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a:blip r:embed="rId25"/>
                    <a:stretch>
                      <a:fillRect/>
                    </a:stretch>
                  </pic:blipFill>
                  <pic:spPr>
                    <a:xfrm>
                      <a:off x="0" y="0"/>
                      <a:ext cx="5760720" cy="2706370"/>
                    </a:xfrm>
                    <a:prstGeom prst="rect">
                      <a:avLst/>
                    </a:prstGeom>
                  </pic:spPr>
                </pic:pic>
              </a:graphicData>
            </a:graphic>
          </wp:inline>
        </w:drawing>
      </w:r>
    </w:p>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19E6D632" w14:textId="068AC7CD" w:rsidR="00760C8A" w:rsidRPr="00760C8A" w:rsidRDefault="007F2300" w:rsidP="00984E1D">
      <w:r w:rsidRPr="007F2300">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6"/>
                    <a:stretch>
                      <a:fillRect/>
                    </a:stretch>
                  </pic:blipFill>
                  <pic:spPr>
                    <a:xfrm>
                      <a:off x="0" y="0"/>
                      <a:ext cx="5760720" cy="2654935"/>
                    </a:xfrm>
                    <a:prstGeom prst="rect">
                      <a:avLst/>
                    </a:prstGeom>
                  </pic:spPr>
                </pic:pic>
              </a:graphicData>
            </a:graphic>
          </wp:inline>
        </w:drawing>
      </w:r>
    </w:p>
    <w:p w14:paraId="574968E0" w14:textId="77777777" w:rsidR="00760C8A" w:rsidRPr="00760C8A" w:rsidRDefault="00760C8A" w:rsidP="00760C8A"/>
    <w:p w14:paraId="67681B22" w14:textId="0D170E34" w:rsidR="00106F63" w:rsidRDefault="00106F63" w:rsidP="00106F63">
      <w:pPr>
        <w:pStyle w:val="Titre2"/>
      </w:pPr>
      <w:r>
        <w:lastRenderedPageBreak/>
        <w:t>CAN Bus Controller</w:t>
      </w:r>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77777777" w:rsidR="00B84650" w:rsidRDefault="00E1028D" w:rsidP="00106F63">
      <w:r w:rsidRPr="00E1028D">
        <w:t xml:space="preserve">The telemetry system communicates with the sensors by the CAN bus. For this purpose, a CAN Controller must be selected. The MCP2515 is a CAN controller manufactured by Microchip. It has an SPI interface to relate to the main SoC. This module handles all functions for receiving and transmitting messages on the CAN Bus. </w:t>
      </w:r>
    </w:p>
    <w:p w14:paraId="1AA9863E" w14:textId="54E69B3B" w:rsidR="00B84650" w:rsidRDefault="00E1028D" w:rsidP="00B84650">
      <w:r w:rsidRPr="00E1028D">
        <w:t>A CAN driver must be used to generate the CANH and CANL signals.</w:t>
      </w:r>
      <w:r w:rsidR="00B84650">
        <w:t xml:space="preserve"> The SN65HVD232 is a standard CAN driver. It just needs the txcan and rxcan signals to generate the CANH and CANL signals. </w:t>
      </w:r>
    </w:p>
    <w:p w14:paraId="57461604" w14:textId="748FBB5B" w:rsidR="00106F63" w:rsidRDefault="00B84650" w:rsidP="00B84650">
      <w:r>
        <w:t>An inverter and other perturbating components are connected to the CAN Bus, so the system must integrate EMC protections.</w:t>
      </w:r>
    </w:p>
    <w:p w14:paraId="754A868A" w14:textId="77777777" w:rsidR="007F2300" w:rsidRDefault="007F2300" w:rsidP="00B84650"/>
    <w:p w14:paraId="3CCBC4B3" w14:textId="77777777" w:rsidR="007F2300" w:rsidRDefault="007F2300" w:rsidP="007F2300">
      <w:pPr>
        <w:pStyle w:val="Sous-titre2"/>
      </w:pPr>
      <w:r>
        <w:t>Schematics</w:t>
      </w:r>
    </w:p>
    <w:p w14:paraId="2C1358D8" w14:textId="77777777" w:rsidR="002B743C" w:rsidRDefault="002B743C" w:rsidP="007F2300">
      <w:pPr>
        <w:pStyle w:val="Sous-titre2"/>
      </w:pPr>
    </w:p>
    <w:p w14:paraId="3C3795C9" w14:textId="77777777" w:rsidR="002B743C" w:rsidRDefault="002B743C" w:rsidP="007F2300">
      <w:pPr>
        <w:pStyle w:val="Sous-titre2"/>
      </w:pPr>
    </w:p>
    <w:p w14:paraId="32756050" w14:textId="7D1DDDE4" w:rsidR="002B743C" w:rsidRDefault="002B743C" w:rsidP="002B743C">
      <w:pPr>
        <w:pStyle w:val="Titre2"/>
      </w:pPr>
      <w:r>
        <w:t>SD card</w:t>
      </w:r>
    </w:p>
    <w:p w14:paraId="238DB25A" w14:textId="77777777" w:rsidR="002B743C" w:rsidRDefault="002B743C" w:rsidP="002B743C"/>
    <w:p w14:paraId="79D2CF58" w14:textId="06C7856D" w:rsidR="002B743C" w:rsidRDefault="002B743C" w:rsidP="002B743C">
      <w:pPr>
        <w:pStyle w:val="Titre2"/>
      </w:pPr>
      <w:r>
        <w:t>Power supply</w:t>
      </w:r>
    </w:p>
    <w:p w14:paraId="753B9FE0" w14:textId="77777777" w:rsidR="002B743C" w:rsidRDefault="002B743C" w:rsidP="002B743C"/>
    <w:p w14:paraId="7787D95E" w14:textId="32383B59" w:rsidR="002B743C" w:rsidRDefault="002B743C" w:rsidP="002B743C">
      <w:pPr>
        <w:pStyle w:val="Titre2"/>
      </w:pPr>
      <w:r>
        <w:t>Level shifter</w:t>
      </w:r>
    </w:p>
    <w:p w14:paraId="172813AF" w14:textId="77777777" w:rsidR="002B743C" w:rsidRPr="002B743C" w:rsidRDefault="002B743C" w:rsidP="002B743C"/>
    <w:p w14:paraId="2F556E23" w14:textId="77777777" w:rsidR="002B743C" w:rsidRPr="002B743C" w:rsidRDefault="002B743C" w:rsidP="002B743C"/>
    <w:p w14:paraId="074B8328" w14:textId="77777777" w:rsidR="007F2300" w:rsidRDefault="007F2300" w:rsidP="00B84650"/>
    <w:p w14:paraId="6F5896FB" w14:textId="77777777" w:rsidR="007F2300" w:rsidRDefault="007F2300" w:rsidP="00B84650"/>
    <w:p w14:paraId="6B47CE8C" w14:textId="30228478" w:rsidR="007F2300" w:rsidRDefault="007F2300" w:rsidP="00B84650"/>
    <w:p w14:paraId="6C8EBA93" w14:textId="77777777" w:rsidR="009A6F95" w:rsidRDefault="009A6F95" w:rsidP="00B84650"/>
    <w:p w14:paraId="40D99C61" w14:textId="77777777" w:rsidR="00B9040B" w:rsidRDefault="00B9040B" w:rsidP="00961CF8"/>
    <w:p w14:paraId="7C2F3EC3" w14:textId="77777777" w:rsidR="00B9040B" w:rsidRDefault="00B9040B" w:rsidP="00961CF8"/>
    <w:p w14:paraId="30F2800F" w14:textId="4D788C73" w:rsidR="00017B38" w:rsidRDefault="00767F9D" w:rsidP="00767F9D">
      <w:pPr>
        <w:pStyle w:val="Titre1"/>
      </w:pPr>
      <w:r>
        <w:t>Bibliography</w:t>
      </w:r>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lastRenderedPageBreak/>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r>
        <w:t>Appendix</w:t>
      </w:r>
    </w:p>
    <w:p w14:paraId="09080882" w14:textId="77777777" w:rsidR="00384037" w:rsidRPr="00384037" w:rsidRDefault="00384037" w:rsidP="00384037"/>
    <w:p w14:paraId="457299E6" w14:textId="2892A647" w:rsidR="00767F9D" w:rsidRPr="00767F9D" w:rsidRDefault="00767F9D" w:rsidP="00892552">
      <w:pPr>
        <w:pStyle w:val="Paragraphedeliste"/>
        <w:numPr>
          <w:ilvl w:val="0"/>
          <w:numId w:val="38"/>
        </w:numPr>
      </w:pPr>
      <w:r>
        <w:fldChar w:fldCharType="end"/>
      </w:r>
      <w:r w:rsidR="00892552">
        <w:t>Full planning</w:t>
      </w:r>
    </w:p>
    <w:sectPr w:rsidR="00767F9D" w:rsidRPr="00767F9D" w:rsidSect="00106F63">
      <w:headerReference w:type="default" r:id="rId27"/>
      <w:footerReference w:type="default" r:id="rId28"/>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AEADB" w14:textId="77777777" w:rsidR="00170C92" w:rsidRDefault="00170C92" w:rsidP="002D599B">
      <w:pPr>
        <w:spacing w:after="0" w:line="240" w:lineRule="auto"/>
      </w:pPr>
      <w:r>
        <w:separator/>
      </w:r>
    </w:p>
  </w:endnote>
  <w:endnote w:type="continuationSeparator" w:id="0">
    <w:p w14:paraId="57FD1F1F" w14:textId="77777777" w:rsidR="00170C92" w:rsidRDefault="00170C92" w:rsidP="002D599B">
      <w:pPr>
        <w:spacing w:after="0" w:line="240" w:lineRule="auto"/>
      </w:pPr>
      <w:r>
        <w:continuationSeparator/>
      </w:r>
    </w:p>
  </w:endnote>
  <w:endnote w:type="continuationNotice" w:id="1">
    <w:p w14:paraId="236FA862" w14:textId="77777777" w:rsidR="00170C92" w:rsidRDefault="00170C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85DC1E" w14:textId="77777777" w:rsidR="00170C92" w:rsidRDefault="00170C92" w:rsidP="002D599B">
      <w:pPr>
        <w:spacing w:after="0" w:line="240" w:lineRule="auto"/>
      </w:pPr>
      <w:r>
        <w:separator/>
      </w:r>
    </w:p>
  </w:footnote>
  <w:footnote w:type="continuationSeparator" w:id="0">
    <w:p w14:paraId="6BD715AC" w14:textId="77777777" w:rsidR="00170C92" w:rsidRDefault="00170C92" w:rsidP="002D599B">
      <w:pPr>
        <w:spacing w:after="0" w:line="240" w:lineRule="auto"/>
      </w:pPr>
      <w:r>
        <w:continuationSeparator/>
      </w:r>
    </w:p>
  </w:footnote>
  <w:footnote w:type="continuationNotice" w:id="1">
    <w:p w14:paraId="59834DF5" w14:textId="77777777" w:rsidR="00170C92" w:rsidRDefault="00170C9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11.25pt;height:11.2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6"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8"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1"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6"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7"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7"/>
  </w:num>
  <w:num w:numId="2" w16cid:durableId="790981886">
    <w:abstractNumId w:val="14"/>
  </w:num>
  <w:num w:numId="3" w16cid:durableId="1643652882">
    <w:abstractNumId w:val="21"/>
  </w:num>
  <w:num w:numId="4" w16cid:durableId="1643775515">
    <w:abstractNumId w:val="26"/>
  </w:num>
  <w:num w:numId="5" w16cid:durableId="1813868682">
    <w:abstractNumId w:val="20"/>
  </w:num>
  <w:num w:numId="6" w16cid:durableId="484856911">
    <w:abstractNumId w:val="32"/>
  </w:num>
  <w:num w:numId="7" w16cid:durableId="723678896">
    <w:abstractNumId w:val="31"/>
  </w:num>
  <w:num w:numId="8" w16cid:durableId="2041126678">
    <w:abstractNumId w:val="25"/>
  </w:num>
  <w:num w:numId="9" w16cid:durableId="1744834524">
    <w:abstractNumId w:val="35"/>
  </w:num>
  <w:num w:numId="10" w16cid:durableId="1894272676">
    <w:abstractNumId w:val="0"/>
  </w:num>
  <w:num w:numId="11" w16cid:durableId="1592474265">
    <w:abstractNumId w:val="36"/>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29"/>
  </w:num>
  <w:num w:numId="20" w16cid:durableId="116996798">
    <w:abstractNumId w:val="30"/>
  </w:num>
  <w:num w:numId="21" w16cid:durableId="305861690">
    <w:abstractNumId w:val="12"/>
  </w:num>
  <w:num w:numId="22" w16cid:durableId="36592228">
    <w:abstractNumId w:val="34"/>
  </w:num>
  <w:num w:numId="23" w16cid:durableId="1614432790">
    <w:abstractNumId w:val="28"/>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7"/>
  </w:num>
  <w:num w:numId="36" w16cid:durableId="2111656065">
    <w:abstractNumId w:val="7"/>
  </w:num>
  <w:num w:numId="37" w16cid:durableId="1588729694">
    <w:abstractNumId w:val="4"/>
  </w:num>
  <w:num w:numId="38" w16cid:durableId="38942188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D"/>
    <w:rsid w:val="002858E1"/>
    <w:rsid w:val="00285CAA"/>
    <w:rsid w:val="002869A8"/>
    <w:rsid w:val="002901FE"/>
    <w:rsid w:val="00290D76"/>
    <w:rsid w:val="00290EA1"/>
    <w:rsid w:val="00291EA9"/>
    <w:rsid w:val="002930DF"/>
    <w:rsid w:val="00293715"/>
    <w:rsid w:val="00293826"/>
    <w:rsid w:val="00294361"/>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B743C"/>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136A"/>
    <w:rsid w:val="003A1990"/>
    <w:rsid w:val="003A1AC5"/>
    <w:rsid w:val="003A3AB6"/>
    <w:rsid w:val="003A4037"/>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799"/>
    <w:rsid w:val="006E6EB0"/>
    <w:rsid w:val="006E745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1063F"/>
    <w:rsid w:val="00711C52"/>
    <w:rsid w:val="00712FE6"/>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0C8A"/>
    <w:rsid w:val="00761E13"/>
    <w:rsid w:val="007629EB"/>
    <w:rsid w:val="00762A62"/>
    <w:rsid w:val="00762D95"/>
    <w:rsid w:val="00762ED3"/>
    <w:rsid w:val="007633DA"/>
    <w:rsid w:val="00763899"/>
    <w:rsid w:val="007645FA"/>
    <w:rsid w:val="00764B34"/>
    <w:rsid w:val="0076605D"/>
    <w:rsid w:val="00766388"/>
    <w:rsid w:val="00766CEC"/>
    <w:rsid w:val="0076709C"/>
    <w:rsid w:val="00767F9D"/>
    <w:rsid w:val="007700BE"/>
    <w:rsid w:val="00770680"/>
    <w:rsid w:val="00770BA4"/>
    <w:rsid w:val="007730A9"/>
    <w:rsid w:val="00773578"/>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5301"/>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1CF8"/>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7DA5"/>
    <w:rsid w:val="00BB046F"/>
    <w:rsid w:val="00BB0638"/>
    <w:rsid w:val="00BB26EF"/>
    <w:rsid w:val="00BB36D4"/>
    <w:rsid w:val="00BB3DE8"/>
    <w:rsid w:val="00BB45AC"/>
    <w:rsid w:val="00BB4ACA"/>
    <w:rsid w:val="00BB5F06"/>
    <w:rsid w:val="00BB7A24"/>
    <w:rsid w:val="00BC03F1"/>
    <w:rsid w:val="00BC0957"/>
    <w:rsid w:val="00BC0A6E"/>
    <w:rsid w:val="00BC1C53"/>
    <w:rsid w:val="00BC3B39"/>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A08"/>
    <w:rsid w:val="00CB1871"/>
    <w:rsid w:val="00CB1D82"/>
    <w:rsid w:val="00CB21D0"/>
    <w:rsid w:val="00CB273A"/>
    <w:rsid w:val="00CB2EB2"/>
    <w:rsid w:val="00CB33B0"/>
    <w:rsid w:val="00CB5ACF"/>
    <w:rsid w:val="00CB5AEC"/>
    <w:rsid w:val="00CC008A"/>
    <w:rsid w:val="00CC1C59"/>
    <w:rsid w:val="00CC2060"/>
    <w:rsid w:val="00CC2626"/>
    <w:rsid w:val="00CC2C79"/>
    <w:rsid w:val="00CC469D"/>
    <w:rsid w:val="00CC4826"/>
    <w:rsid w:val="00CC71CD"/>
    <w:rsid w:val="00CC7A73"/>
    <w:rsid w:val="00CD01F0"/>
    <w:rsid w:val="00CD02B9"/>
    <w:rsid w:val="00CD3173"/>
    <w:rsid w:val="00CD3523"/>
    <w:rsid w:val="00CD396F"/>
    <w:rsid w:val="00CD48EA"/>
    <w:rsid w:val="00CD6972"/>
    <w:rsid w:val="00CD709F"/>
    <w:rsid w:val="00CD70A7"/>
    <w:rsid w:val="00CD7567"/>
    <w:rsid w:val="00CE1EB8"/>
    <w:rsid w:val="00CE39F3"/>
    <w:rsid w:val="00CE42F2"/>
    <w:rsid w:val="00CE5A40"/>
    <w:rsid w:val="00CE76D9"/>
    <w:rsid w:val="00CE7915"/>
    <w:rsid w:val="00CF1096"/>
    <w:rsid w:val="00CF25DF"/>
    <w:rsid w:val="00CF570D"/>
    <w:rsid w:val="00CF67A9"/>
    <w:rsid w:val="00CF69FA"/>
    <w:rsid w:val="00CF747E"/>
    <w:rsid w:val="00CF751A"/>
    <w:rsid w:val="00D01993"/>
    <w:rsid w:val="00D02DD9"/>
    <w:rsid w:val="00D03BB2"/>
    <w:rsid w:val="00D04B49"/>
    <w:rsid w:val="00D06BF6"/>
    <w:rsid w:val="00D0772F"/>
    <w:rsid w:val="00D104C8"/>
    <w:rsid w:val="00D10A30"/>
    <w:rsid w:val="00D10FC0"/>
    <w:rsid w:val="00D11D1E"/>
    <w:rsid w:val="00D11E7D"/>
    <w:rsid w:val="00D12171"/>
    <w:rsid w:val="00D1343B"/>
    <w:rsid w:val="00D13B83"/>
    <w:rsid w:val="00D140F5"/>
    <w:rsid w:val="00D15F30"/>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1425"/>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3FE8"/>
    <w:rsid w:val="00DD41DB"/>
    <w:rsid w:val="00DD44BE"/>
    <w:rsid w:val="00DD5922"/>
    <w:rsid w:val="00DD7B42"/>
    <w:rsid w:val="00DE11E1"/>
    <w:rsid w:val="00DE305C"/>
    <w:rsid w:val="00DE3DB8"/>
    <w:rsid w:val="00DF0250"/>
    <w:rsid w:val="00DF2862"/>
    <w:rsid w:val="00DF30A7"/>
    <w:rsid w:val="00DF36C6"/>
    <w:rsid w:val="00DF4172"/>
    <w:rsid w:val="00DF464F"/>
    <w:rsid w:val="00DF4E2E"/>
    <w:rsid w:val="00DF69C0"/>
    <w:rsid w:val="00E00979"/>
    <w:rsid w:val="00E01A03"/>
    <w:rsid w:val="00E026F9"/>
    <w:rsid w:val="00E02794"/>
    <w:rsid w:val="00E0573E"/>
    <w:rsid w:val="00E0617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23"/>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4.png"/><Relationship Id="rId5" Type="http://schemas.openxmlformats.org/officeDocument/2006/relationships/customXml" Target="../customXml/item5.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4.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5.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3743</TotalTime>
  <Pages>13</Pages>
  <Words>3984</Words>
  <Characters>21917</Characters>
  <Application>Microsoft Office Word</Application>
  <DocSecurity>0</DocSecurity>
  <Lines>182</Lines>
  <Paragraphs>51</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25850</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34</cp:revision>
  <cp:lastPrinted>2023-02-27T11:47:00Z</cp:lastPrinted>
  <dcterms:created xsi:type="dcterms:W3CDTF">2022-10-24T09:20:00Z</dcterms:created>
  <dcterms:modified xsi:type="dcterms:W3CDTF">2023-07-0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